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776EFD">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776EFD">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776EFD">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776EFD">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776EFD">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776EFD">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776EFD">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776EFD">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776EFD">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776EFD">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776EFD">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Pr="00377E2D"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through by the United Kingdom Police Force</w:t>
      </w:r>
      <w:r>
        <w:t xml:space="preserve">, using a directed </w:t>
      </w:r>
      <w:r w:rsidR="00DD020C">
        <w:t>interview</w:t>
      </w:r>
      <w:bookmarkStart w:id="7" w:name="_GoBack"/>
      <w:bookmarkEnd w:id="7"/>
      <w:r>
        <w:t xml:space="preserve"> to a viable stakeholder within the </w:t>
      </w:r>
      <w:r w:rsidR="00D45B12">
        <w:t>organization</w:t>
      </w:r>
      <w:r>
        <w:t>.</w:t>
      </w:r>
    </w:p>
    <w:p w:rsidR="00A32E7E" w:rsidRDefault="00A32E7E" w:rsidP="00D47532">
      <w:pPr>
        <w:pStyle w:val="Heading1"/>
        <w:numPr>
          <w:ilvl w:val="0"/>
          <w:numId w:val="19"/>
        </w:numPr>
      </w:pPr>
      <w:bookmarkStart w:id="8" w:name="_Toc510104736"/>
      <w:r>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0104737"/>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w:t>
      </w:r>
      <w:r w:rsidR="00503BAC">
        <w:lastRenderedPageBreak/>
        <w:t xml:space="preserve">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0104738"/>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w:t>
      </w:r>
      <w:r w:rsidR="0098460F">
        <w:lastRenderedPageBreak/>
        <w:t xml:space="preserve">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lastRenderedPageBreak/>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0104739"/>
      <w:r w:rsidRPr="0092439A">
        <w:rPr>
          <w:rStyle w:val="Heading3Char"/>
        </w:rPr>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10104740"/>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w:t>
      </w:r>
      <w:r w:rsidR="00EE7006">
        <w:lastRenderedPageBreak/>
        <w:t xml:space="preserve">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0104741"/>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4" w:name="_Toc510104742"/>
      <w:r>
        <w:lastRenderedPageBreak/>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10104743"/>
      <w:r w:rsidRPr="00837D70">
        <w:rPr>
          <w:rStyle w:val="Heading3Char"/>
        </w:rPr>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w:t>
            </w:r>
            <w:r>
              <w:lastRenderedPageBreak/>
              <w:t xml:space="preserve">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lastRenderedPageBreak/>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6" w:name="_Toc510104744"/>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w:t>
      </w:r>
      <w:r w:rsidR="00075013">
        <w:lastRenderedPageBreak/>
        <w:t xml:space="preserve">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7"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w:t>
      </w:r>
      <w:r w:rsidR="001633E1">
        <w:lastRenderedPageBreak/>
        <w:t>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8" w:name="_Toc510104746"/>
      <w:r>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9" w:name="_Toc510104747"/>
      <w:r>
        <w:lastRenderedPageBreak/>
        <w:t>2.5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20" w:name="_Toc510104748"/>
      <w:r>
        <w:lastRenderedPageBreak/>
        <w:t xml:space="preserve">Proposed </w:t>
      </w:r>
      <w:r w:rsidR="00A34796">
        <w:t>Analytics Pipeline</w:t>
      </w:r>
      <w:bookmarkEnd w:id="20"/>
    </w:p>
    <w:p w:rsidR="00AA3339" w:rsidRDefault="00AA3339" w:rsidP="00AA3339">
      <w:pPr>
        <w:pStyle w:val="Heading2"/>
      </w:pPr>
      <w:bookmarkStart w:id="21" w:name="_Toc510104749"/>
      <w:r>
        <w:t xml:space="preserve">3.1 </w:t>
      </w:r>
      <w:r w:rsidR="00804B79">
        <w:t xml:space="preserve">System </w:t>
      </w:r>
      <w:r>
        <w:t>Architecture</w:t>
      </w:r>
      <w:bookmarkEnd w:id="21"/>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2" w:name="_Toc510104750"/>
      <w:r>
        <w:rPr>
          <w:rStyle w:val="Heading3Char"/>
        </w:rPr>
        <w:lastRenderedPageBreak/>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0104751"/>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0104752"/>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0104753"/>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0104754"/>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7" w:name="_Toc510104755"/>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0104756"/>
      <w:r w:rsidRPr="00201FCA">
        <w:rPr>
          <w:rStyle w:val="Heading3Char"/>
        </w:rPr>
        <w:t>3.1.7 Improvements</w:t>
      </w:r>
      <w:bookmarkEnd w:id="28"/>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0104757"/>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0104758"/>
      <w:r>
        <w:t xml:space="preserve">3.2 </w:t>
      </w:r>
      <w:r w:rsidR="00804B79">
        <w:t>System Implementation</w:t>
      </w:r>
      <w:bookmarkEnd w:id="30"/>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0104759"/>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0104760"/>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0104761"/>
      <w:r>
        <w:rPr>
          <w:rStyle w:val="Heading3Char"/>
        </w:rPr>
        <w:t>3.2.3</w:t>
      </w:r>
      <w:r w:rsidR="00964055" w:rsidRPr="00964055">
        <w:rPr>
          <w:rStyle w:val="Heading3Char"/>
        </w:rPr>
        <w:t xml:space="preserve"> Activity Analysis</w:t>
      </w:r>
      <w:bookmarkEnd w:id="33"/>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4" w:name="_Toc510104762"/>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0104763"/>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6" w:name="_Toc510104764"/>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0104765"/>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0104766"/>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0104767"/>
      <w:r>
        <w:lastRenderedPageBreak/>
        <w:t xml:space="preserve">Use Case </w:t>
      </w:r>
      <w:r w:rsidR="00AA3339">
        <w:t>Evaluation</w:t>
      </w:r>
      <w:bookmarkEnd w:id="39"/>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40" w:name="_Toc510104768"/>
      <w:r>
        <w:t>4.1 Aim</w:t>
      </w:r>
      <w:bookmarkEnd w:id="40"/>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0104769"/>
      <w:r>
        <w:t>4.2 Scenario</w:t>
      </w:r>
      <w:bookmarkEnd w:id="41"/>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0104770"/>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0104771"/>
      <w:r w:rsidRPr="009A10AA">
        <w:rPr>
          <w:rStyle w:val="Heading3Char"/>
        </w:rPr>
        <w:lastRenderedPageBreak/>
        <w:t>4.3.1 Configuring Video Pre-Processing</w:t>
      </w:r>
      <w:bookmarkEnd w:id="43"/>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0104772"/>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0104773"/>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0104774"/>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0104775"/>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0104776"/>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0104777"/>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0104778"/>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0104779"/>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0104780"/>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3" w:name="_Toc510104781"/>
      <w:r>
        <w:t>4.5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4" w:name="_Toc510104782"/>
      <w:r w:rsidRPr="003521D2">
        <w:rPr>
          <w:rStyle w:val="Heading3Char"/>
        </w:rPr>
        <w:t>4.5.1 Produced Data</w:t>
      </w:r>
      <w:bookmarkEnd w:id="54"/>
      <w:r>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t xml:space="preserve">downstream events </w:t>
      </w:r>
      <w:r w:rsidR="00DD5F69">
        <w:t xml:space="preserve">contributing to a produced </w:t>
      </w:r>
      <w:r>
        <w:t xml:space="preserve">upstream event, such as the classification of </w:t>
      </w:r>
      <w:r w:rsidR="00DD5F69">
        <w:t>a point to a particular cluster. This information</w:t>
      </w:r>
      <w:r>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131B87">
        <w:t xml:space="preserve"> produced, as shown in Figure 16</w:t>
      </w:r>
      <w:r>
        <w:t xml:space="preserve">.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131B87">
        <w:t>Figure 17).</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A61F0">
        <w:t>e. As you can see from Figure 18</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DA61F0">
        <w:t xml:space="preserve"> an interactive graph (Figure 19</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bookmarkStart w:id="55" w:name="_Toc510104783"/>
      <w:r w:rsidRPr="00850D8D">
        <w:rPr>
          <w:rStyle w:val="Heading3Char"/>
        </w:rPr>
        <w:t>4.5.2 Ease of Deployment</w:t>
      </w:r>
      <w:bookmarkEnd w:id="55"/>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41887" w:rsidP="008C62BF">
      <w:pPr>
        <w:pStyle w:val="TableFigure"/>
        <w:jc w:val="center"/>
      </w:pPr>
      <w:r>
        <w:t>Figure 16</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7</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8</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9</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r>
        <w:lastRenderedPageBreak/>
        <w:t>System Evaluation</w:t>
      </w:r>
    </w:p>
    <w:p w:rsidR="00AC489A" w:rsidRPr="00AC489A" w:rsidRDefault="00AC489A" w:rsidP="00AC489A">
      <w:r>
        <w:t>Complete introduction presenting the problems current presented to Police, along with who Pete Wormley is and what roles he has played within the Police force making him a suitable candidate for giving the system evaluation.</w:t>
      </w:r>
    </w:p>
    <w:p w:rsidR="003B0B48" w:rsidRDefault="003B0B48" w:rsidP="003B0B48">
      <w:pPr>
        <w:pStyle w:val="Heading2"/>
      </w:pPr>
      <w:r>
        <w:t xml:space="preserve">5.1 </w:t>
      </w:r>
      <w:r w:rsidR="00AC489A">
        <w:t xml:space="preserve">System Adoption Benefits </w:t>
      </w:r>
    </w:p>
    <w:p w:rsidR="00AC489A" w:rsidRDefault="00AC489A" w:rsidP="00AC489A">
      <w:r>
        <w:t xml:space="preserve">This will talk about the functionality the system currently offers and how that maps to current aims of UK Police. Discuss current paint points of police work, and how the system could eliminate them. </w:t>
      </w:r>
    </w:p>
    <w:p w:rsidR="00AC489A" w:rsidRDefault="00AC489A" w:rsidP="00AC489A">
      <w:pPr>
        <w:pStyle w:val="Heading2"/>
      </w:pPr>
      <w:r>
        <w:t>5.2 Integration Within Existing Projects</w:t>
      </w:r>
    </w:p>
    <w:p w:rsidR="00AC489A" w:rsidRDefault="00AC489A" w:rsidP="00AC489A">
      <w:r>
        <w:t xml:space="preserve">Look at the work required by Police, and how it could be influenced by the proposed framework and what benefit that would bring. </w:t>
      </w:r>
    </w:p>
    <w:p w:rsidR="00AC489A" w:rsidRDefault="00AC489A" w:rsidP="00AC489A">
      <w:pPr>
        <w:pStyle w:val="Heading2"/>
      </w:pPr>
      <w:r>
        <w:t>5.3 User Interfacing Capabilities</w:t>
      </w:r>
    </w:p>
    <w:p w:rsidR="00AC489A" w:rsidRDefault="00AC489A" w:rsidP="00AC489A">
      <w:r>
        <w:t xml:space="preserve">Look at how the user interface is designed and how it could help Police cases using CCTV. </w:t>
      </w:r>
    </w:p>
    <w:p w:rsidR="00AC489A" w:rsidRDefault="00AC489A" w:rsidP="00AC489A">
      <w:pPr>
        <w:pStyle w:val="Heading2"/>
      </w:pPr>
      <w:r>
        <w:t>5.4 Data Quality Production</w:t>
      </w:r>
    </w:p>
    <w:p w:rsidR="00AC489A" w:rsidRDefault="00AC489A" w:rsidP="00AC489A">
      <w:r>
        <w:t xml:space="preserve">Comment on how the data produced could be made useful, and what benefits it would offer. </w:t>
      </w:r>
    </w:p>
    <w:p w:rsidR="00AC489A" w:rsidRDefault="00AC489A" w:rsidP="00AC489A">
      <w:pPr>
        <w:pStyle w:val="Heading2"/>
      </w:pPr>
      <w:r>
        <w:t>5.5 System Review</w:t>
      </w:r>
    </w:p>
    <w:p w:rsidR="00AC489A" w:rsidRDefault="00AC489A" w:rsidP="00AC489A">
      <w:r>
        <w:t xml:space="preserve">Review the usefulness of the system, along with what qualities the system would need to be considered useful. </w:t>
      </w:r>
    </w:p>
    <w:p w:rsidR="00AC489A" w:rsidRDefault="00AC489A" w:rsidP="00AC489A"/>
    <w:p w:rsidR="00AC489A" w:rsidRDefault="00AC489A" w:rsidP="00AC489A"/>
    <w:p w:rsidR="00AC489A" w:rsidRPr="00AC489A" w:rsidRDefault="00AC489A" w:rsidP="00AC489A"/>
    <w:p w:rsidR="00D50F44" w:rsidRDefault="00394BD8" w:rsidP="00A5409D">
      <w:pPr>
        <w:pStyle w:val="Heading1"/>
        <w:numPr>
          <w:ilvl w:val="0"/>
          <w:numId w:val="19"/>
        </w:numPr>
      </w:pPr>
      <w:bookmarkStart w:id="56" w:name="_Toc510104784"/>
      <w:r>
        <w:lastRenderedPageBreak/>
        <w:t>Discussion and Conclusion</w:t>
      </w:r>
      <w:bookmarkEnd w:id="56"/>
    </w:p>
    <w:p w:rsidR="00D50F44" w:rsidRDefault="00D50F44" w:rsidP="00D50F44">
      <w:pPr>
        <w:pStyle w:val="Heading2"/>
      </w:pPr>
      <w:bookmarkStart w:id="57" w:name="_Toc510104785"/>
      <w:r>
        <w:t>5.1 Summary</w:t>
      </w:r>
      <w:bookmarkEnd w:id="57"/>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8" w:name="_Toc510104786"/>
      <w:r>
        <w:t>5.2 Discussion</w:t>
      </w:r>
      <w:bookmarkEnd w:id="58"/>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9" w:name="_Toc510104787"/>
      <w:r>
        <w:t>5.3</w:t>
      </w:r>
      <w:r w:rsidR="00DB5083">
        <w:t xml:space="preserve"> Objectives Met</w:t>
      </w:r>
      <w:bookmarkEnd w:id="59"/>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0" w:name="_Toc510104788"/>
      <w:r>
        <w:rPr>
          <w:rStyle w:val="Heading3Char"/>
        </w:rPr>
        <w:lastRenderedPageBreak/>
        <w:t xml:space="preserve">5.2.1 </w:t>
      </w:r>
      <w:r w:rsidRPr="00DA7B08">
        <w:rPr>
          <w:rStyle w:val="Heading3Char"/>
        </w:rPr>
        <w:t>Objective One</w:t>
      </w:r>
      <w:bookmarkEnd w:id="60"/>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1" w:name="_Toc510104789"/>
      <w:r w:rsidRPr="00A72E93">
        <w:rPr>
          <w:rStyle w:val="Heading3Char"/>
        </w:rPr>
        <w:t>5.2.2 Objective Two</w:t>
      </w:r>
      <w:bookmarkEnd w:id="61"/>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62" w:name="_Toc510104790"/>
      <w:r w:rsidRPr="00823863">
        <w:rPr>
          <w:rStyle w:val="Heading3Char"/>
        </w:rPr>
        <w:t>5.2.3 Objective Three</w:t>
      </w:r>
      <w:bookmarkEnd w:id="62"/>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63" w:name="_Toc510104791"/>
      <w:r w:rsidRPr="00501E36">
        <w:rPr>
          <w:rStyle w:val="Heading3Char"/>
        </w:rPr>
        <w:t>5.2.4 Objective Four</w:t>
      </w:r>
      <w:bookmarkEnd w:id="63"/>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64" w:name="_Toc510104792"/>
      <w:r w:rsidRPr="009035EC">
        <w:rPr>
          <w:rStyle w:val="Heading3Char"/>
        </w:rPr>
        <w:t>5.2.5 Objective Five</w:t>
      </w:r>
      <w:bookmarkEnd w:id="64"/>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r w:rsidRPr="006A0489">
        <w:rPr>
          <w:rStyle w:val="Heading3Char"/>
        </w:rPr>
        <w:t>5.2.6 Objective Six</w:t>
      </w:r>
      <w:r>
        <w:t xml:space="preserve">: </w:t>
      </w:r>
      <w:r w:rsidRPr="006A0489">
        <w:rPr>
          <w:rFonts w:cstheme="minorHAnsi"/>
          <w:color w:val="353535"/>
          <w:kern w:val="0"/>
        </w:rPr>
        <w:t xml:space="preserve">Evaluate the pipelines applicability to current projects being conducted through by the United Kingdom Police Force, using a directed </w:t>
      </w:r>
      <w:r w:rsidRPr="006A0489">
        <w:rPr>
          <w:rFonts w:cstheme="minorHAnsi"/>
          <w:color w:val="353535"/>
          <w:kern w:val="0"/>
        </w:rPr>
        <w:t>interview</w:t>
      </w:r>
      <w:r w:rsidRPr="006A0489">
        <w:rPr>
          <w:rFonts w:cstheme="minorHAnsi"/>
          <w:color w:val="353535"/>
          <w:kern w:val="0"/>
        </w:rPr>
        <w:t xml:space="preserve">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65" w:name="_Toc510104793"/>
      <w:r>
        <w:t>5.4</w:t>
      </w:r>
      <w:r w:rsidR="00D50F44">
        <w:t xml:space="preserve"> Future Development</w:t>
      </w:r>
      <w:bookmarkEnd w:id="6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6"/>
      <w:headerReference w:type="first" r:id="rId2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144B" w:rsidRDefault="00CE144B">
      <w:pPr>
        <w:spacing w:line="240" w:lineRule="auto"/>
      </w:pPr>
      <w:r>
        <w:separator/>
      </w:r>
    </w:p>
    <w:p w:rsidR="00CE144B" w:rsidRDefault="00CE144B"/>
  </w:endnote>
  <w:endnote w:type="continuationSeparator" w:id="0">
    <w:p w:rsidR="00CE144B" w:rsidRDefault="00CE144B">
      <w:pPr>
        <w:spacing w:line="240" w:lineRule="auto"/>
      </w:pPr>
      <w:r>
        <w:continuationSeparator/>
      </w:r>
    </w:p>
    <w:p w:rsidR="00CE144B" w:rsidRDefault="00CE14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144B" w:rsidRDefault="00CE144B">
      <w:pPr>
        <w:spacing w:line="240" w:lineRule="auto"/>
      </w:pPr>
      <w:r>
        <w:separator/>
      </w:r>
    </w:p>
    <w:p w:rsidR="00CE144B" w:rsidRDefault="00CE144B"/>
  </w:footnote>
  <w:footnote w:type="continuationSeparator" w:id="0">
    <w:p w:rsidR="00CE144B" w:rsidRDefault="00CE144B">
      <w:pPr>
        <w:spacing w:line="240" w:lineRule="auto"/>
      </w:pPr>
      <w:r>
        <w:continuationSeparator/>
      </w:r>
    </w:p>
    <w:p w:rsidR="00CE144B" w:rsidRDefault="00CE14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FD" w:rsidRDefault="00776EF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1</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6EFD" w:rsidRDefault="00776EF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3B18"/>
    <w:rsid w:val="00086770"/>
    <w:rsid w:val="000932E8"/>
    <w:rsid w:val="000A34F5"/>
    <w:rsid w:val="000A7E27"/>
    <w:rsid w:val="000B3BE7"/>
    <w:rsid w:val="000C1112"/>
    <w:rsid w:val="000C47E7"/>
    <w:rsid w:val="000D00E1"/>
    <w:rsid w:val="000D3F41"/>
    <w:rsid w:val="000F186D"/>
    <w:rsid w:val="000F7EED"/>
    <w:rsid w:val="0012029A"/>
    <w:rsid w:val="001203C2"/>
    <w:rsid w:val="00131B87"/>
    <w:rsid w:val="001320AD"/>
    <w:rsid w:val="001328DC"/>
    <w:rsid w:val="00132C96"/>
    <w:rsid w:val="00147C65"/>
    <w:rsid w:val="00152474"/>
    <w:rsid w:val="00156CA1"/>
    <w:rsid w:val="001622D6"/>
    <w:rsid w:val="001633E1"/>
    <w:rsid w:val="00182941"/>
    <w:rsid w:val="001A37BA"/>
    <w:rsid w:val="001B2847"/>
    <w:rsid w:val="001B2F7A"/>
    <w:rsid w:val="001B79FD"/>
    <w:rsid w:val="001D4A74"/>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5A01"/>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10F17"/>
    <w:rsid w:val="00612686"/>
    <w:rsid w:val="00622613"/>
    <w:rsid w:val="006320D7"/>
    <w:rsid w:val="00633FEB"/>
    <w:rsid w:val="00636483"/>
    <w:rsid w:val="006410A9"/>
    <w:rsid w:val="0064171F"/>
    <w:rsid w:val="00644C47"/>
    <w:rsid w:val="006542F1"/>
    <w:rsid w:val="00655B2E"/>
    <w:rsid w:val="00656AB7"/>
    <w:rsid w:val="0068173E"/>
    <w:rsid w:val="006918F0"/>
    <w:rsid w:val="006927AA"/>
    <w:rsid w:val="006937A7"/>
    <w:rsid w:val="00693ACC"/>
    <w:rsid w:val="00695A0B"/>
    <w:rsid w:val="006A0489"/>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64655"/>
    <w:rsid w:val="00773468"/>
    <w:rsid w:val="00776EFD"/>
    <w:rsid w:val="00783B36"/>
    <w:rsid w:val="007926BD"/>
    <w:rsid w:val="007B0F3F"/>
    <w:rsid w:val="007C546A"/>
    <w:rsid w:val="007D3218"/>
    <w:rsid w:val="007D3879"/>
    <w:rsid w:val="007E08B0"/>
    <w:rsid w:val="007E3D00"/>
    <w:rsid w:val="008002C0"/>
    <w:rsid w:val="0080191A"/>
    <w:rsid w:val="0080349E"/>
    <w:rsid w:val="00804B79"/>
    <w:rsid w:val="00810128"/>
    <w:rsid w:val="00814521"/>
    <w:rsid w:val="0081547C"/>
    <w:rsid w:val="00823863"/>
    <w:rsid w:val="00825493"/>
    <w:rsid w:val="00833FE7"/>
    <w:rsid w:val="00837D70"/>
    <w:rsid w:val="008425AC"/>
    <w:rsid w:val="008457D9"/>
    <w:rsid w:val="00850D8D"/>
    <w:rsid w:val="0085436B"/>
    <w:rsid w:val="00860808"/>
    <w:rsid w:val="00866844"/>
    <w:rsid w:val="00876530"/>
    <w:rsid w:val="0087707D"/>
    <w:rsid w:val="008913E0"/>
    <w:rsid w:val="00892589"/>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35EC"/>
    <w:rsid w:val="00906A74"/>
    <w:rsid w:val="009116CF"/>
    <w:rsid w:val="0092439A"/>
    <w:rsid w:val="00951F1A"/>
    <w:rsid w:val="00964055"/>
    <w:rsid w:val="00972AB5"/>
    <w:rsid w:val="00973FD2"/>
    <w:rsid w:val="00976011"/>
    <w:rsid w:val="0098460F"/>
    <w:rsid w:val="009857F5"/>
    <w:rsid w:val="00985B4B"/>
    <w:rsid w:val="00996177"/>
    <w:rsid w:val="009963C2"/>
    <w:rsid w:val="009A10AA"/>
    <w:rsid w:val="009A119A"/>
    <w:rsid w:val="009A6A3B"/>
    <w:rsid w:val="009A7006"/>
    <w:rsid w:val="009B3950"/>
    <w:rsid w:val="009D6E33"/>
    <w:rsid w:val="009E16E0"/>
    <w:rsid w:val="009F43C5"/>
    <w:rsid w:val="009F67E2"/>
    <w:rsid w:val="00A041C7"/>
    <w:rsid w:val="00A048AF"/>
    <w:rsid w:val="00A10AD9"/>
    <w:rsid w:val="00A211EB"/>
    <w:rsid w:val="00A216A1"/>
    <w:rsid w:val="00A32E7E"/>
    <w:rsid w:val="00A34796"/>
    <w:rsid w:val="00A35D63"/>
    <w:rsid w:val="00A5409D"/>
    <w:rsid w:val="00A55CEA"/>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53BC"/>
    <w:rsid w:val="00AB5647"/>
    <w:rsid w:val="00AB67F8"/>
    <w:rsid w:val="00AC489A"/>
    <w:rsid w:val="00AE07BD"/>
    <w:rsid w:val="00AE1411"/>
    <w:rsid w:val="00B13F27"/>
    <w:rsid w:val="00B15303"/>
    <w:rsid w:val="00B2424B"/>
    <w:rsid w:val="00B24826"/>
    <w:rsid w:val="00B35849"/>
    <w:rsid w:val="00B359E3"/>
    <w:rsid w:val="00B40924"/>
    <w:rsid w:val="00B46259"/>
    <w:rsid w:val="00B571C1"/>
    <w:rsid w:val="00B724C9"/>
    <w:rsid w:val="00B76A38"/>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20B76"/>
    <w:rsid w:val="00C31D30"/>
    <w:rsid w:val="00C400F1"/>
    <w:rsid w:val="00C45A41"/>
    <w:rsid w:val="00C466A2"/>
    <w:rsid w:val="00C50EF7"/>
    <w:rsid w:val="00C521EF"/>
    <w:rsid w:val="00C53D12"/>
    <w:rsid w:val="00C5684C"/>
    <w:rsid w:val="00C774D1"/>
    <w:rsid w:val="00C90569"/>
    <w:rsid w:val="00C957D2"/>
    <w:rsid w:val="00CA532A"/>
    <w:rsid w:val="00CA6957"/>
    <w:rsid w:val="00CB1463"/>
    <w:rsid w:val="00CC6AE2"/>
    <w:rsid w:val="00CD42D6"/>
    <w:rsid w:val="00CD6E39"/>
    <w:rsid w:val="00CD78DE"/>
    <w:rsid w:val="00CE0F5C"/>
    <w:rsid w:val="00CE144B"/>
    <w:rsid w:val="00CE6635"/>
    <w:rsid w:val="00CF1139"/>
    <w:rsid w:val="00CF4C79"/>
    <w:rsid w:val="00CF6E91"/>
    <w:rsid w:val="00D03DAD"/>
    <w:rsid w:val="00D14EC2"/>
    <w:rsid w:val="00D17E77"/>
    <w:rsid w:val="00D20FF3"/>
    <w:rsid w:val="00D3108B"/>
    <w:rsid w:val="00D41544"/>
    <w:rsid w:val="00D41887"/>
    <w:rsid w:val="00D45B12"/>
    <w:rsid w:val="00D47532"/>
    <w:rsid w:val="00D502F7"/>
    <w:rsid w:val="00D50F44"/>
    <w:rsid w:val="00D67A4A"/>
    <w:rsid w:val="00D85B68"/>
    <w:rsid w:val="00D90249"/>
    <w:rsid w:val="00DA4061"/>
    <w:rsid w:val="00DA5703"/>
    <w:rsid w:val="00DA61F0"/>
    <w:rsid w:val="00DA7B08"/>
    <w:rsid w:val="00DB5083"/>
    <w:rsid w:val="00DC7C30"/>
    <w:rsid w:val="00DD020C"/>
    <w:rsid w:val="00DD37F6"/>
    <w:rsid w:val="00DD4645"/>
    <w:rsid w:val="00DD4B3D"/>
    <w:rsid w:val="00DD5F69"/>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63CF5"/>
    <w:rsid w:val="00F66B40"/>
    <w:rsid w:val="00F700C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E20C6"/>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4C47C5"/>
    <w:rsid w:val="004C5212"/>
    <w:rsid w:val="005438A2"/>
    <w:rsid w:val="005E3243"/>
    <w:rsid w:val="0062739F"/>
    <w:rsid w:val="006508DE"/>
    <w:rsid w:val="00767C6C"/>
    <w:rsid w:val="00844E5A"/>
    <w:rsid w:val="008D7B71"/>
    <w:rsid w:val="00977FBC"/>
    <w:rsid w:val="00A96CD3"/>
    <w:rsid w:val="00B47240"/>
    <w:rsid w:val="00BA645D"/>
    <w:rsid w:val="00BB4973"/>
    <w:rsid w:val="00BE76C6"/>
    <w:rsid w:val="00C01678"/>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6439B7-9AB7-9C4C-A13E-174ADCCF7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59</Pages>
  <Words>31776</Words>
  <Characters>181125</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12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37</cp:revision>
  <cp:lastPrinted>2018-02-20T12:52:00Z</cp:lastPrinted>
  <dcterms:created xsi:type="dcterms:W3CDTF">2018-03-28T12:56:00Z</dcterms:created>
  <dcterms:modified xsi:type="dcterms:W3CDTF">2018-04-1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